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w:t>
      </w:r>
      <w:proofErr w:type="gramStart"/>
      <w:r>
        <w:rPr>
          <w:rFonts w:cs="Times New Roman" w:hint="eastAsia"/>
        </w:rPr>
        <w:t>集十分</w:t>
      </w:r>
      <w:proofErr w:type="gramEnd"/>
      <w:r>
        <w:rPr>
          <w:rFonts w:cs="Times New Roman" w:hint="eastAsia"/>
        </w:rPr>
        <w:t>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w:t>
      </w:r>
      <w:proofErr w:type="gramStart"/>
      <w:r w:rsidR="006A44A1">
        <w:rPr>
          <w:rFonts w:cs="Times New Roman" w:hint="eastAsia"/>
        </w:rPr>
        <w:t>做</w:t>
      </w:r>
      <w:r w:rsidRPr="00B04F9C">
        <w:rPr>
          <w:rFonts w:cs="Times New Roman"/>
        </w:rPr>
        <w:t>平均</w:t>
      </w:r>
      <w:proofErr w:type="gramEnd"/>
      <w:r w:rsidRPr="00B04F9C">
        <w:rPr>
          <w:rFonts w:cs="Times New Roman"/>
        </w:rPr>
        <w:t>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w:t>
      </w:r>
      <w:proofErr w:type="gramStart"/>
      <w:r w:rsidR="0017353D" w:rsidRPr="00B04F9C">
        <w:rPr>
          <w:rFonts w:cs="Times New Roman"/>
        </w:rPr>
        <w:t>占作者</w:t>
      </w:r>
      <w:proofErr w:type="gramEnd"/>
      <w:r w:rsidR="0017353D" w:rsidRPr="00B04F9C">
        <w:rPr>
          <w:rFonts w:cs="Times New Roman"/>
        </w:rPr>
        <w:t>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w:t>
      </w:r>
      <w:proofErr w:type="gramStart"/>
      <w:r w:rsidR="005C46B0" w:rsidRPr="00B04F9C">
        <w:rPr>
          <w:rFonts w:cs="Times New Roman"/>
          <w:b/>
          <w:bCs/>
        </w:rPr>
        <w:t>匹配</w:t>
      </w:r>
      <w:r w:rsidR="00203E25" w:rsidRPr="00B04F9C">
        <w:rPr>
          <w:rFonts w:cs="Times New Roman"/>
          <w:b/>
          <w:bCs/>
        </w:rPr>
        <w:t>发本学科</w:t>
      </w:r>
      <w:proofErr w:type="gramEnd"/>
      <w:r w:rsidR="00203E25" w:rsidRPr="00B04F9C">
        <w:rPr>
          <w:rFonts w:cs="Times New Roman"/>
          <w:b/>
          <w:bCs/>
        </w:rPr>
        <w:t>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w:t>
      </w:r>
      <w:proofErr w:type="gramStart"/>
      <w:r w:rsidR="00F87E38" w:rsidRPr="00B04F9C">
        <w:rPr>
          <w:rFonts w:cs="Times New Roman"/>
        </w:rPr>
        <w:t>为跨学跨研究</w:t>
      </w:r>
      <w:proofErr w:type="gramEnd"/>
      <w:r w:rsidR="00F87E38" w:rsidRPr="00B04F9C">
        <w:rPr>
          <w:rFonts w:cs="Times New Roman"/>
        </w:rPr>
        <w:t>，</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w:t>
      </w:r>
      <w:proofErr w:type="gramStart"/>
      <w:r w:rsidRPr="00B04F9C">
        <w:rPr>
          <w:rFonts w:cs="Times New Roman"/>
        </w:rPr>
        <w:t>者学术</w:t>
      </w:r>
      <w:proofErr w:type="gramEnd"/>
      <w:r w:rsidRPr="00B04F9C">
        <w:rPr>
          <w:rFonts w:cs="Times New Roman"/>
        </w:rPr>
        <w:t>年龄、合著者新鲜度、合著者累计被引量、机构所属是否是研究中心、研究领域、</w:t>
      </w:r>
      <w:proofErr w:type="gramStart"/>
      <w:r w:rsidRPr="00B04F9C">
        <w:rPr>
          <w:rFonts w:cs="Times New Roman"/>
        </w:rPr>
        <w:t>从预印本</w:t>
      </w:r>
      <w:proofErr w:type="gramEnd"/>
      <w:r w:rsidRPr="00B04F9C">
        <w:rPr>
          <w:rFonts w:cs="Times New Roman"/>
        </w:rPr>
        <w:t>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proofErr w:type="gramStart"/>
      <w:r>
        <w:rPr>
          <w:rFonts w:cs="Times New Roman" w:hint="eastAsia"/>
        </w:rPr>
        <w:t>众包</w:t>
      </w:r>
      <w:proofErr w:type="gramEnd"/>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2ECB04D4" w14:textId="6555BDC2" w:rsidR="00D1124D" w:rsidRDefault="00BC11CE" w:rsidP="00DC7C33">
      <w:pPr>
        <w:pStyle w:val="2"/>
        <w:rPr>
          <w:rFonts w:ascii="Times New Roman" w:hAnsi="Times New Roman" w:cs="Times New Roman"/>
        </w:rPr>
      </w:pPr>
      <w:r w:rsidRPr="00DC7C33">
        <w:rPr>
          <w:rFonts w:ascii="Times New Roman" w:hAnsi="Times New Roman" w:cs="Times New Roman" w:hint="eastAsia"/>
        </w:rPr>
        <w:lastRenderedPageBreak/>
        <w:t>MAG</w:t>
      </w:r>
      <w:r w:rsidRPr="00DC7C33">
        <w:rPr>
          <w:rFonts w:ascii="Times New Roman" w:hAnsi="Times New Roman" w:cs="Times New Roman" w:hint="eastAsia"/>
        </w:rPr>
        <w:t>期刊描述</w:t>
      </w:r>
    </w:p>
    <w:p w14:paraId="255D9983" w14:textId="10E3B794"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69389215" w14:textId="23D0C93C" w:rsidR="00600641" w:rsidRDefault="002F2AFB">
      <w:pPr>
        <w:spacing w:line="240" w:lineRule="auto"/>
        <w:rPr>
          <w:rFonts w:cs="Times New Roman"/>
        </w:rPr>
      </w:pPr>
      <w:r>
        <w:rPr>
          <w:rFonts w:cs="Times New Roman" w:hint="eastAsia"/>
        </w:rPr>
        <w:t>1801</w:t>
      </w:r>
      <w:r>
        <w:rPr>
          <w:rFonts w:cs="Times New Roman" w:hint="eastAsia"/>
        </w:rPr>
        <w:t>年至</w:t>
      </w:r>
      <w:r>
        <w:rPr>
          <w:rFonts w:cs="Times New Roman" w:hint="eastAsia"/>
        </w:rPr>
        <w:t>2021</w:t>
      </w:r>
      <w:r>
        <w:rPr>
          <w:rFonts w:cs="Times New Roman" w:hint="eastAsia"/>
        </w:rPr>
        <w:t>年，共</w:t>
      </w:r>
      <w:r w:rsidR="00600641" w:rsidRPr="00600641">
        <w:rPr>
          <w:rFonts w:cs="Times New Roman"/>
        </w:rPr>
        <w:t>5</w:t>
      </w:r>
      <w:r w:rsidR="003E656F">
        <w:rPr>
          <w:rFonts w:cs="Times New Roman" w:hint="eastAsia"/>
        </w:rPr>
        <w:t>619</w:t>
      </w:r>
      <w:r w:rsidR="00DF133A">
        <w:rPr>
          <w:rFonts w:cs="Times New Roman" w:hint="eastAsia"/>
        </w:rPr>
        <w:t>万篇期刊文献</w:t>
      </w:r>
      <w:r w:rsidR="00BD585A">
        <w:rPr>
          <w:rFonts w:cs="Times New Roman" w:hint="eastAsia"/>
        </w:rPr>
        <w:t>。</w:t>
      </w:r>
    </w:p>
    <w:p w14:paraId="2735D6AF" w14:textId="1BB9321C" w:rsidR="007A1954" w:rsidRDefault="003F2F7A">
      <w:pPr>
        <w:spacing w:line="240" w:lineRule="auto"/>
        <w:rPr>
          <w:rFonts w:cs="Times New Roman"/>
        </w:rPr>
      </w:pPr>
      <w:r>
        <w:rPr>
          <w:rFonts w:cs="Times New Roman" w:hint="eastAsia"/>
        </w:rPr>
        <w:t>随时间变化的发文量。</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56B23BD2" w14:textId="7653A8EC" w:rsidR="003F2F7A" w:rsidRDefault="003F2F7A">
      <w:pPr>
        <w:spacing w:line="240" w:lineRule="auto"/>
        <w:rPr>
          <w:rFonts w:cs="Times New Roman"/>
        </w:rPr>
      </w:pPr>
      <w:r>
        <w:rPr>
          <w:rFonts w:cs="Times New Roman" w:hint="eastAsia"/>
        </w:rPr>
        <w:t>随时间变化的</w:t>
      </w:r>
      <w:r w:rsidR="00096AD0">
        <w:rPr>
          <w:rFonts w:cs="Times New Roman" w:hint="eastAsia"/>
        </w:rPr>
        <w:t>平均</w:t>
      </w:r>
      <w:r>
        <w:rPr>
          <w:rFonts w:cs="Times New Roman" w:hint="eastAsia"/>
        </w:rPr>
        <w:t>参考文献数量、被引量。</w:t>
      </w:r>
      <w:r w:rsidR="00AE7B11">
        <w:rPr>
          <w:rFonts w:cs="Times New Roman" w:hint="eastAsia"/>
        </w:rPr>
        <w:t>（</w:t>
      </w:r>
      <w:r w:rsidR="00AE7B11">
        <w:rPr>
          <w:rFonts w:cs="Times New Roman" w:hint="eastAsia"/>
        </w:rPr>
        <w:t>MAG</w:t>
      </w:r>
      <w:r w:rsidR="00AE7B11">
        <w:rPr>
          <w:rFonts w:cs="Times New Roman" w:hint="eastAsia"/>
        </w:rPr>
        <w:t>自带</w:t>
      </w:r>
      <w:r w:rsidR="001B4B81">
        <w:rPr>
          <w:rFonts w:cs="Times New Roman" w:hint="eastAsia"/>
        </w:rPr>
        <w:t>的不准确；</w:t>
      </w:r>
      <w:r w:rsidR="00603BA5">
        <w:rPr>
          <w:rFonts w:cs="Times New Roman" w:hint="eastAsia"/>
        </w:rPr>
        <w:t>自己计算</w:t>
      </w:r>
      <w:r w:rsidR="001B4B81">
        <w:rPr>
          <w:rFonts w:cs="Times New Roman" w:hint="eastAsia"/>
        </w:rPr>
        <w:t>。</w:t>
      </w:r>
      <w:r w:rsidR="00AE7B11">
        <w:rPr>
          <w:rFonts w:cs="Times New Roman" w:hint="eastAsia"/>
        </w:rPr>
        <w:t>）</w:t>
      </w:r>
    </w:p>
    <w:p w14:paraId="353D8ADA" w14:textId="375EDA2E" w:rsidR="00182F34" w:rsidRDefault="00770EB3">
      <w:pPr>
        <w:spacing w:line="240" w:lineRule="auto"/>
        <w:rPr>
          <w:rFonts w:cs="Times New Roman" w:hint="eastAsia"/>
        </w:rPr>
      </w:pPr>
      <w:r>
        <w:rPr>
          <w:noProof/>
        </w:rPr>
        <w:drawing>
          <wp:inline distT="0" distB="0" distL="0" distR="0" wp14:anchorId="5C938315" wp14:editId="670645B2">
            <wp:extent cx="4681938" cy="3218621"/>
            <wp:effectExtent l="0" t="0" r="4445"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2716" cy="3219156"/>
                    </a:xfrm>
                    <a:prstGeom prst="rect">
                      <a:avLst/>
                    </a:prstGeom>
                    <a:noFill/>
                    <a:ln>
                      <a:noFill/>
                    </a:ln>
                  </pic:spPr>
                </pic:pic>
              </a:graphicData>
            </a:graphic>
          </wp:inline>
        </w:drawing>
      </w:r>
    </w:p>
    <w:p w14:paraId="730D2F3F" w14:textId="6D8BA020" w:rsidR="007728C3" w:rsidRDefault="007728C3">
      <w:pPr>
        <w:spacing w:line="240" w:lineRule="auto"/>
        <w:rPr>
          <w:rFonts w:cs="Times New Roman"/>
        </w:rPr>
      </w:pPr>
      <w:r>
        <w:rPr>
          <w:rFonts w:cs="Times New Roman" w:hint="eastAsia"/>
        </w:rPr>
        <w:lastRenderedPageBreak/>
        <w:t>每年发表的期刊数量。</w:t>
      </w:r>
    </w:p>
    <w:p w14:paraId="208AD773" w14:textId="773961C2" w:rsidR="006145D6" w:rsidRDefault="009668EF">
      <w:pPr>
        <w:spacing w:line="240" w:lineRule="auto"/>
        <w:rPr>
          <w:rFonts w:cs="Times New Roman" w:hint="eastAsia"/>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7CCEBC9A" w:rsidR="007728C3" w:rsidRDefault="007728C3">
      <w:pPr>
        <w:spacing w:line="240" w:lineRule="auto"/>
        <w:rPr>
          <w:rFonts w:cs="Times New Roman"/>
        </w:rPr>
      </w:pPr>
      <w:r>
        <w:rPr>
          <w:rFonts w:cs="Times New Roman" w:hint="eastAsia"/>
        </w:rPr>
        <w:t>每年发表的期刊类别数量。</w:t>
      </w:r>
    </w:p>
    <w:p w14:paraId="22266552" w14:textId="59122DDC" w:rsidR="005A3CBE" w:rsidRDefault="00481AF4">
      <w:pPr>
        <w:spacing w:line="240" w:lineRule="auto"/>
        <w:rPr>
          <w:rFonts w:cs="Times New Roman" w:hint="eastAsia"/>
        </w:rPr>
      </w:pPr>
      <w:r>
        <w:rPr>
          <w:noProof/>
        </w:rPr>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262F0101" w:rsidR="00B32D4A" w:rsidRDefault="00601C4B" w:rsidP="005829A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5829A9">
        <w:rPr>
          <w:rFonts w:ascii="Times New Roman" w:hAnsi="Times New Roman" w:cs="Times New Roman" w:hint="eastAsia"/>
        </w:rPr>
        <w:t>作者发文序列</w:t>
      </w:r>
    </w:p>
    <w:p w14:paraId="13DA0E33" w14:textId="6D1AB518" w:rsidR="00671787" w:rsidRDefault="004F143C" w:rsidP="001A686F">
      <w:r>
        <w:rPr>
          <w:rFonts w:hint="eastAsia"/>
        </w:rPr>
        <w:t>从作者出发</w:t>
      </w:r>
      <w:r w:rsidR="00C5225D">
        <w:rPr>
          <w:rFonts w:hint="eastAsia"/>
        </w:rPr>
        <w:t>，得到每位作者的发文序列。</w:t>
      </w:r>
      <w:r w:rsidR="00FF1D6E">
        <w:rPr>
          <w:rFonts w:hint="eastAsia"/>
        </w:rPr>
        <w:t>这里删除</w:t>
      </w:r>
      <w:proofErr w:type="gramStart"/>
      <w:r w:rsidR="00FF1D6E">
        <w:rPr>
          <w:rFonts w:hint="eastAsia"/>
        </w:rPr>
        <w:t>掉发表</w:t>
      </w:r>
      <w:proofErr w:type="gramEnd"/>
      <w:r w:rsidR="00FF1D6E">
        <w:rPr>
          <w:rFonts w:hint="eastAsia"/>
        </w:rPr>
        <w:t>文献</w:t>
      </w:r>
      <w:r w:rsidR="008838EE">
        <w:rPr>
          <w:rFonts w:hint="eastAsia"/>
        </w:rPr>
        <w:t>年龄小于</w:t>
      </w:r>
      <w:r w:rsidR="008838EE">
        <w:rPr>
          <w:rFonts w:hint="eastAsia"/>
        </w:rPr>
        <w:t>3</w:t>
      </w:r>
      <w:r w:rsidR="008838EE">
        <w:rPr>
          <w:rFonts w:hint="eastAsia"/>
        </w:rPr>
        <w:t>年的</w:t>
      </w:r>
      <w:r w:rsidR="001410B5">
        <w:rPr>
          <w:rFonts w:hint="eastAsia"/>
        </w:rPr>
        <w:t>人。</w:t>
      </w:r>
    </w:p>
    <w:p w14:paraId="1C66141E" w14:textId="6AC34D65" w:rsidR="009A3334" w:rsidRPr="001A686F" w:rsidRDefault="00422062" w:rsidP="001A686F">
      <w:r>
        <w:t>Author: {2001:{rank1 paper</w:t>
      </w:r>
      <w:r w:rsidR="00B67851">
        <w:t xml:space="preserve">:[], </w:t>
      </w:r>
      <w:r w:rsidR="00940C04">
        <w:t>rank last</w:t>
      </w:r>
      <w:r w:rsidR="00B67851">
        <w:t xml:space="preserve"> paper</w:t>
      </w:r>
      <w:r w:rsidR="00BF1899">
        <w:t>:</w:t>
      </w:r>
      <w:r w:rsidR="00B67851">
        <w:t>[],</w:t>
      </w:r>
      <w:r w:rsidR="00BF1899">
        <w:t xml:space="preserve"> others paper[]</w:t>
      </w:r>
      <w:r w:rsidR="00B67851">
        <w:t xml:space="preserve"> </w:t>
      </w:r>
      <w:r>
        <w:t>}}</w:t>
      </w:r>
    </w:p>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lastRenderedPageBreak/>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 xml:space="preserve">Jamali H R, Abbasi A, Bornmann L. Research diversification and its relationship </w:t>
      </w:r>
      <w:r>
        <w:lastRenderedPageBreak/>
        <w:t>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lastRenderedPageBreak/>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lastRenderedPageBreak/>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 xml:space="preserve">Zhang L, Sun B, Jiang L, et al. On the relationship between interdisciplinarity and </w:t>
      </w:r>
      <w:r>
        <w:lastRenderedPageBreak/>
        <w:t>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lastRenderedPageBreak/>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1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8DD7A3" w14:textId="77777777" w:rsidR="00A97213" w:rsidRDefault="00A97213" w:rsidP="00FF1F60">
      <w:r>
        <w:separator/>
      </w:r>
    </w:p>
  </w:endnote>
  <w:endnote w:type="continuationSeparator" w:id="0">
    <w:p w14:paraId="1D00AA02" w14:textId="77777777" w:rsidR="00A97213" w:rsidRDefault="00A97213"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2FB1B" w14:textId="77777777" w:rsidR="00A97213" w:rsidRDefault="00A97213" w:rsidP="00FF1F60">
      <w:r>
        <w:separator/>
      </w:r>
    </w:p>
  </w:footnote>
  <w:footnote w:type="continuationSeparator" w:id="0">
    <w:p w14:paraId="13959BBE" w14:textId="77777777" w:rsidR="00A97213" w:rsidRDefault="00A97213"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8E"/>
    <w:rsid w:val="000277B3"/>
    <w:rsid w:val="000300EC"/>
    <w:rsid w:val="0003013A"/>
    <w:rsid w:val="0003026F"/>
    <w:rsid w:val="00030316"/>
    <w:rsid w:val="0003036D"/>
    <w:rsid w:val="000306F7"/>
    <w:rsid w:val="00030762"/>
    <w:rsid w:val="0003086A"/>
    <w:rsid w:val="00030CDF"/>
    <w:rsid w:val="00031357"/>
    <w:rsid w:val="0003145F"/>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6DF3"/>
    <w:rsid w:val="000371F2"/>
    <w:rsid w:val="000373A9"/>
    <w:rsid w:val="0004024C"/>
    <w:rsid w:val="000407C7"/>
    <w:rsid w:val="000408BD"/>
    <w:rsid w:val="00040C58"/>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839"/>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C4"/>
    <w:rsid w:val="00083406"/>
    <w:rsid w:val="000837C3"/>
    <w:rsid w:val="00083DC4"/>
    <w:rsid w:val="00083F34"/>
    <w:rsid w:val="00084939"/>
    <w:rsid w:val="00084B5A"/>
    <w:rsid w:val="000850B0"/>
    <w:rsid w:val="000853F7"/>
    <w:rsid w:val="00085B98"/>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4731"/>
    <w:rsid w:val="00094D0A"/>
    <w:rsid w:val="0009597B"/>
    <w:rsid w:val="00095F3E"/>
    <w:rsid w:val="00096AD0"/>
    <w:rsid w:val="00096C2B"/>
    <w:rsid w:val="00097257"/>
    <w:rsid w:val="0009738E"/>
    <w:rsid w:val="000A0188"/>
    <w:rsid w:val="000A05D9"/>
    <w:rsid w:val="000A0786"/>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37D"/>
    <w:rsid w:val="000D78B6"/>
    <w:rsid w:val="000D7A1D"/>
    <w:rsid w:val="000D7E70"/>
    <w:rsid w:val="000E0160"/>
    <w:rsid w:val="000E068F"/>
    <w:rsid w:val="000E0EA8"/>
    <w:rsid w:val="000E0F4B"/>
    <w:rsid w:val="000E10D7"/>
    <w:rsid w:val="000E1356"/>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B3A"/>
    <w:rsid w:val="00117B47"/>
    <w:rsid w:val="001204E2"/>
    <w:rsid w:val="00120BD7"/>
    <w:rsid w:val="00120D5D"/>
    <w:rsid w:val="00120DD4"/>
    <w:rsid w:val="001214DB"/>
    <w:rsid w:val="001222C6"/>
    <w:rsid w:val="00123307"/>
    <w:rsid w:val="0012365D"/>
    <w:rsid w:val="001236C8"/>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58D7"/>
    <w:rsid w:val="00135A16"/>
    <w:rsid w:val="001362D1"/>
    <w:rsid w:val="001366E6"/>
    <w:rsid w:val="00140180"/>
    <w:rsid w:val="001410B5"/>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55E"/>
    <w:rsid w:val="00170350"/>
    <w:rsid w:val="0017058A"/>
    <w:rsid w:val="001716FD"/>
    <w:rsid w:val="00171AD5"/>
    <w:rsid w:val="00172166"/>
    <w:rsid w:val="001721E0"/>
    <w:rsid w:val="00172364"/>
    <w:rsid w:val="00172411"/>
    <w:rsid w:val="001729C8"/>
    <w:rsid w:val="00172D42"/>
    <w:rsid w:val="00172ECD"/>
    <w:rsid w:val="00172F6E"/>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4638"/>
    <w:rsid w:val="001D4A19"/>
    <w:rsid w:val="001D4A91"/>
    <w:rsid w:val="001D58ED"/>
    <w:rsid w:val="001D6825"/>
    <w:rsid w:val="001D68D2"/>
    <w:rsid w:val="001D71AF"/>
    <w:rsid w:val="001D7A4A"/>
    <w:rsid w:val="001D7E7F"/>
    <w:rsid w:val="001E08B8"/>
    <w:rsid w:val="001E12D3"/>
    <w:rsid w:val="001E25E7"/>
    <w:rsid w:val="001E2A7E"/>
    <w:rsid w:val="001E2AD0"/>
    <w:rsid w:val="001E2D78"/>
    <w:rsid w:val="001E2D9C"/>
    <w:rsid w:val="001E3995"/>
    <w:rsid w:val="001E3A7E"/>
    <w:rsid w:val="001E3BE7"/>
    <w:rsid w:val="001E3C72"/>
    <w:rsid w:val="001E3CA2"/>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E2"/>
    <w:rsid w:val="002224F8"/>
    <w:rsid w:val="00222750"/>
    <w:rsid w:val="002228DE"/>
    <w:rsid w:val="00222A8A"/>
    <w:rsid w:val="002238EF"/>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B9"/>
    <w:rsid w:val="002402C0"/>
    <w:rsid w:val="002406CB"/>
    <w:rsid w:val="00240AD9"/>
    <w:rsid w:val="00241135"/>
    <w:rsid w:val="00241AB1"/>
    <w:rsid w:val="00241C99"/>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2149"/>
    <w:rsid w:val="00262830"/>
    <w:rsid w:val="00262A0B"/>
    <w:rsid w:val="00262FC4"/>
    <w:rsid w:val="00263C1B"/>
    <w:rsid w:val="00263C6D"/>
    <w:rsid w:val="00264130"/>
    <w:rsid w:val="0026482F"/>
    <w:rsid w:val="0026505B"/>
    <w:rsid w:val="0026518C"/>
    <w:rsid w:val="002659B1"/>
    <w:rsid w:val="00265C4B"/>
    <w:rsid w:val="00265E6F"/>
    <w:rsid w:val="00266187"/>
    <w:rsid w:val="00266879"/>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378F"/>
    <w:rsid w:val="00283FE8"/>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E99"/>
    <w:rsid w:val="002930A9"/>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2A6"/>
    <w:rsid w:val="002A46DE"/>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8C1"/>
    <w:rsid w:val="002E2A36"/>
    <w:rsid w:val="002E31B1"/>
    <w:rsid w:val="002E3489"/>
    <w:rsid w:val="002E3C8F"/>
    <w:rsid w:val="002E4074"/>
    <w:rsid w:val="002E5033"/>
    <w:rsid w:val="002E5248"/>
    <w:rsid w:val="002E552F"/>
    <w:rsid w:val="002E61FC"/>
    <w:rsid w:val="002E678D"/>
    <w:rsid w:val="002E6A4F"/>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FB"/>
    <w:rsid w:val="002F2D2C"/>
    <w:rsid w:val="002F32F4"/>
    <w:rsid w:val="002F3CBF"/>
    <w:rsid w:val="002F4000"/>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60FC"/>
    <w:rsid w:val="00306C67"/>
    <w:rsid w:val="00307906"/>
    <w:rsid w:val="0030792D"/>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20134"/>
    <w:rsid w:val="003205CD"/>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B97"/>
    <w:rsid w:val="003E291F"/>
    <w:rsid w:val="003E2CAA"/>
    <w:rsid w:val="003E37E9"/>
    <w:rsid w:val="003E3979"/>
    <w:rsid w:val="003E3D16"/>
    <w:rsid w:val="003E4793"/>
    <w:rsid w:val="003E4827"/>
    <w:rsid w:val="003E507C"/>
    <w:rsid w:val="003E52D6"/>
    <w:rsid w:val="003E656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B95"/>
    <w:rsid w:val="00424C12"/>
    <w:rsid w:val="00425032"/>
    <w:rsid w:val="00425100"/>
    <w:rsid w:val="004251F3"/>
    <w:rsid w:val="00425435"/>
    <w:rsid w:val="00425986"/>
    <w:rsid w:val="00425C4A"/>
    <w:rsid w:val="00425E20"/>
    <w:rsid w:val="004261DE"/>
    <w:rsid w:val="00426261"/>
    <w:rsid w:val="00426D51"/>
    <w:rsid w:val="00427480"/>
    <w:rsid w:val="00427869"/>
    <w:rsid w:val="00431029"/>
    <w:rsid w:val="00431103"/>
    <w:rsid w:val="00431DB8"/>
    <w:rsid w:val="004321E1"/>
    <w:rsid w:val="0043225C"/>
    <w:rsid w:val="00432CFD"/>
    <w:rsid w:val="0043304D"/>
    <w:rsid w:val="00433386"/>
    <w:rsid w:val="00433D1B"/>
    <w:rsid w:val="004340A2"/>
    <w:rsid w:val="004342B5"/>
    <w:rsid w:val="004348CC"/>
    <w:rsid w:val="004348F9"/>
    <w:rsid w:val="00434B8F"/>
    <w:rsid w:val="0043534F"/>
    <w:rsid w:val="004356CF"/>
    <w:rsid w:val="004357C7"/>
    <w:rsid w:val="004365C4"/>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AEA"/>
    <w:rsid w:val="00475C94"/>
    <w:rsid w:val="004762EB"/>
    <w:rsid w:val="004768BE"/>
    <w:rsid w:val="00476974"/>
    <w:rsid w:val="00476A42"/>
    <w:rsid w:val="00476B05"/>
    <w:rsid w:val="00476C11"/>
    <w:rsid w:val="004773C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F3F"/>
    <w:rsid w:val="004E25EE"/>
    <w:rsid w:val="004E2B26"/>
    <w:rsid w:val="004E3030"/>
    <w:rsid w:val="004E309C"/>
    <w:rsid w:val="004E3587"/>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752"/>
    <w:rsid w:val="004F7983"/>
    <w:rsid w:val="004F7C12"/>
    <w:rsid w:val="004F7C28"/>
    <w:rsid w:val="004F7EE6"/>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64FE"/>
    <w:rsid w:val="00556883"/>
    <w:rsid w:val="00556E3C"/>
    <w:rsid w:val="00557093"/>
    <w:rsid w:val="00557169"/>
    <w:rsid w:val="00557414"/>
    <w:rsid w:val="00557ADF"/>
    <w:rsid w:val="00557B74"/>
    <w:rsid w:val="00557B88"/>
    <w:rsid w:val="00560495"/>
    <w:rsid w:val="00560F56"/>
    <w:rsid w:val="00561201"/>
    <w:rsid w:val="005615A2"/>
    <w:rsid w:val="005617FF"/>
    <w:rsid w:val="005618BB"/>
    <w:rsid w:val="00561E4B"/>
    <w:rsid w:val="005621F0"/>
    <w:rsid w:val="0056296A"/>
    <w:rsid w:val="00563221"/>
    <w:rsid w:val="00563B01"/>
    <w:rsid w:val="00563F67"/>
    <w:rsid w:val="00563FA2"/>
    <w:rsid w:val="00564908"/>
    <w:rsid w:val="0056496B"/>
    <w:rsid w:val="00564C1C"/>
    <w:rsid w:val="00565145"/>
    <w:rsid w:val="0056560E"/>
    <w:rsid w:val="00565E5D"/>
    <w:rsid w:val="00566A1C"/>
    <w:rsid w:val="005679E0"/>
    <w:rsid w:val="00567EBD"/>
    <w:rsid w:val="005700FE"/>
    <w:rsid w:val="00570418"/>
    <w:rsid w:val="005704EF"/>
    <w:rsid w:val="0057059D"/>
    <w:rsid w:val="0057089B"/>
    <w:rsid w:val="00570B41"/>
    <w:rsid w:val="005720BD"/>
    <w:rsid w:val="00572390"/>
    <w:rsid w:val="0057273B"/>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4500"/>
    <w:rsid w:val="0059474E"/>
    <w:rsid w:val="00594EC8"/>
    <w:rsid w:val="0059517E"/>
    <w:rsid w:val="00595F3F"/>
    <w:rsid w:val="00596365"/>
    <w:rsid w:val="005966E2"/>
    <w:rsid w:val="00596DC0"/>
    <w:rsid w:val="00596E8C"/>
    <w:rsid w:val="00596F3B"/>
    <w:rsid w:val="00596F42"/>
    <w:rsid w:val="005A18E9"/>
    <w:rsid w:val="005A1B38"/>
    <w:rsid w:val="005A1C2B"/>
    <w:rsid w:val="005A26BE"/>
    <w:rsid w:val="005A2707"/>
    <w:rsid w:val="005A2CDC"/>
    <w:rsid w:val="005A3325"/>
    <w:rsid w:val="005A3501"/>
    <w:rsid w:val="005A369A"/>
    <w:rsid w:val="005A3CBE"/>
    <w:rsid w:val="005A3F22"/>
    <w:rsid w:val="005A46B9"/>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802"/>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208E"/>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9C1"/>
    <w:rsid w:val="00602A9A"/>
    <w:rsid w:val="00603178"/>
    <w:rsid w:val="00603300"/>
    <w:rsid w:val="0060370F"/>
    <w:rsid w:val="00603B56"/>
    <w:rsid w:val="00603BA5"/>
    <w:rsid w:val="00603BE5"/>
    <w:rsid w:val="00604E9E"/>
    <w:rsid w:val="006052C0"/>
    <w:rsid w:val="006055E1"/>
    <w:rsid w:val="00605871"/>
    <w:rsid w:val="00605C76"/>
    <w:rsid w:val="00605E0A"/>
    <w:rsid w:val="006060D6"/>
    <w:rsid w:val="006068E1"/>
    <w:rsid w:val="00606EF2"/>
    <w:rsid w:val="006071F8"/>
    <w:rsid w:val="0060770E"/>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9D"/>
    <w:rsid w:val="00624056"/>
    <w:rsid w:val="006240E4"/>
    <w:rsid w:val="0062497E"/>
    <w:rsid w:val="00624CA1"/>
    <w:rsid w:val="006251AF"/>
    <w:rsid w:val="00625495"/>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B07"/>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98E"/>
    <w:rsid w:val="00663BD6"/>
    <w:rsid w:val="00663CD3"/>
    <w:rsid w:val="00663DD3"/>
    <w:rsid w:val="00664961"/>
    <w:rsid w:val="0066498E"/>
    <w:rsid w:val="00665559"/>
    <w:rsid w:val="00666AE7"/>
    <w:rsid w:val="006676B5"/>
    <w:rsid w:val="00667BAC"/>
    <w:rsid w:val="006702C0"/>
    <w:rsid w:val="006704D7"/>
    <w:rsid w:val="00670882"/>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1F68"/>
    <w:rsid w:val="006D2DE9"/>
    <w:rsid w:val="006D329E"/>
    <w:rsid w:val="006D455F"/>
    <w:rsid w:val="006D4664"/>
    <w:rsid w:val="006D4779"/>
    <w:rsid w:val="006D4897"/>
    <w:rsid w:val="006D48F4"/>
    <w:rsid w:val="006D4D35"/>
    <w:rsid w:val="006D501E"/>
    <w:rsid w:val="006D5451"/>
    <w:rsid w:val="006D5828"/>
    <w:rsid w:val="006D59A0"/>
    <w:rsid w:val="006D6464"/>
    <w:rsid w:val="006D6598"/>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D65"/>
    <w:rsid w:val="0070078A"/>
    <w:rsid w:val="007008E0"/>
    <w:rsid w:val="00700CC8"/>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2059"/>
    <w:rsid w:val="00772534"/>
    <w:rsid w:val="007728C3"/>
    <w:rsid w:val="00772977"/>
    <w:rsid w:val="00772C6D"/>
    <w:rsid w:val="00772FAC"/>
    <w:rsid w:val="00774386"/>
    <w:rsid w:val="007743D9"/>
    <w:rsid w:val="007748FB"/>
    <w:rsid w:val="00774AC8"/>
    <w:rsid w:val="00774B25"/>
    <w:rsid w:val="00774BC2"/>
    <w:rsid w:val="0077544A"/>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4805"/>
    <w:rsid w:val="007B4B8E"/>
    <w:rsid w:val="007B4BB0"/>
    <w:rsid w:val="007B4F79"/>
    <w:rsid w:val="007B525B"/>
    <w:rsid w:val="007B5623"/>
    <w:rsid w:val="007B5E78"/>
    <w:rsid w:val="007B7707"/>
    <w:rsid w:val="007B7D70"/>
    <w:rsid w:val="007B7FB6"/>
    <w:rsid w:val="007C0154"/>
    <w:rsid w:val="007C06D1"/>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EEA"/>
    <w:rsid w:val="007E6391"/>
    <w:rsid w:val="007E6A0B"/>
    <w:rsid w:val="007E6E2C"/>
    <w:rsid w:val="007E6F45"/>
    <w:rsid w:val="007F0A9A"/>
    <w:rsid w:val="007F0AFA"/>
    <w:rsid w:val="007F0E20"/>
    <w:rsid w:val="007F1493"/>
    <w:rsid w:val="007F1B43"/>
    <w:rsid w:val="007F1E61"/>
    <w:rsid w:val="007F226B"/>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3052"/>
    <w:rsid w:val="00853A32"/>
    <w:rsid w:val="008547A4"/>
    <w:rsid w:val="008549F3"/>
    <w:rsid w:val="00854B79"/>
    <w:rsid w:val="00854C37"/>
    <w:rsid w:val="00855E17"/>
    <w:rsid w:val="00856610"/>
    <w:rsid w:val="00856841"/>
    <w:rsid w:val="00856969"/>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702D7"/>
    <w:rsid w:val="00870381"/>
    <w:rsid w:val="00870777"/>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42CC"/>
    <w:rsid w:val="008945D4"/>
    <w:rsid w:val="00894FF7"/>
    <w:rsid w:val="0089527B"/>
    <w:rsid w:val="00895297"/>
    <w:rsid w:val="008953B8"/>
    <w:rsid w:val="00895C09"/>
    <w:rsid w:val="00895DBC"/>
    <w:rsid w:val="00896059"/>
    <w:rsid w:val="00896139"/>
    <w:rsid w:val="00896631"/>
    <w:rsid w:val="0089683F"/>
    <w:rsid w:val="008972ED"/>
    <w:rsid w:val="00897FB9"/>
    <w:rsid w:val="008A07C8"/>
    <w:rsid w:val="008A111B"/>
    <w:rsid w:val="008A1F32"/>
    <w:rsid w:val="008A224A"/>
    <w:rsid w:val="008A256C"/>
    <w:rsid w:val="008A26F7"/>
    <w:rsid w:val="008A2960"/>
    <w:rsid w:val="008A2B23"/>
    <w:rsid w:val="008A2C81"/>
    <w:rsid w:val="008A2E5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9C0"/>
    <w:rsid w:val="00951CF9"/>
    <w:rsid w:val="0095206A"/>
    <w:rsid w:val="0095209C"/>
    <w:rsid w:val="009520EF"/>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7342"/>
    <w:rsid w:val="009678D2"/>
    <w:rsid w:val="00967AF1"/>
    <w:rsid w:val="00967D80"/>
    <w:rsid w:val="009708C5"/>
    <w:rsid w:val="00971567"/>
    <w:rsid w:val="00971D84"/>
    <w:rsid w:val="00971E85"/>
    <w:rsid w:val="00971E93"/>
    <w:rsid w:val="00972F58"/>
    <w:rsid w:val="00973664"/>
    <w:rsid w:val="009736FE"/>
    <w:rsid w:val="0097387C"/>
    <w:rsid w:val="00973A4D"/>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5904"/>
    <w:rsid w:val="009869CC"/>
    <w:rsid w:val="00986F86"/>
    <w:rsid w:val="00990F25"/>
    <w:rsid w:val="00991C8D"/>
    <w:rsid w:val="00992165"/>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891"/>
    <w:rsid w:val="009B6081"/>
    <w:rsid w:val="009B643C"/>
    <w:rsid w:val="009B6CD6"/>
    <w:rsid w:val="009B70F1"/>
    <w:rsid w:val="009B72BD"/>
    <w:rsid w:val="009B768D"/>
    <w:rsid w:val="009B78B7"/>
    <w:rsid w:val="009C0154"/>
    <w:rsid w:val="009C0401"/>
    <w:rsid w:val="009C071B"/>
    <w:rsid w:val="009C0AE7"/>
    <w:rsid w:val="009C0EA4"/>
    <w:rsid w:val="009C145C"/>
    <w:rsid w:val="009C161E"/>
    <w:rsid w:val="009C1917"/>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F53"/>
    <w:rsid w:val="009E3C13"/>
    <w:rsid w:val="009E3CEA"/>
    <w:rsid w:val="009E3FED"/>
    <w:rsid w:val="009E4265"/>
    <w:rsid w:val="009E43B4"/>
    <w:rsid w:val="009E4BAD"/>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76E"/>
    <w:rsid w:val="00A11A45"/>
    <w:rsid w:val="00A1251B"/>
    <w:rsid w:val="00A1261A"/>
    <w:rsid w:val="00A129E4"/>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FDF"/>
    <w:rsid w:val="00A63441"/>
    <w:rsid w:val="00A63654"/>
    <w:rsid w:val="00A63BBE"/>
    <w:rsid w:val="00A646DE"/>
    <w:rsid w:val="00A65EC0"/>
    <w:rsid w:val="00A661BD"/>
    <w:rsid w:val="00A66221"/>
    <w:rsid w:val="00A704E4"/>
    <w:rsid w:val="00A70DE9"/>
    <w:rsid w:val="00A722F1"/>
    <w:rsid w:val="00A7243A"/>
    <w:rsid w:val="00A728A7"/>
    <w:rsid w:val="00A72A75"/>
    <w:rsid w:val="00A73692"/>
    <w:rsid w:val="00A7391D"/>
    <w:rsid w:val="00A74029"/>
    <w:rsid w:val="00A74394"/>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EEB"/>
    <w:rsid w:val="00A86F54"/>
    <w:rsid w:val="00A87339"/>
    <w:rsid w:val="00A87574"/>
    <w:rsid w:val="00A877C9"/>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F68"/>
    <w:rsid w:val="00B51584"/>
    <w:rsid w:val="00B51596"/>
    <w:rsid w:val="00B51645"/>
    <w:rsid w:val="00B5178E"/>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60187"/>
    <w:rsid w:val="00B60950"/>
    <w:rsid w:val="00B60A88"/>
    <w:rsid w:val="00B61254"/>
    <w:rsid w:val="00B617BB"/>
    <w:rsid w:val="00B61C8A"/>
    <w:rsid w:val="00B61D72"/>
    <w:rsid w:val="00B62566"/>
    <w:rsid w:val="00B62650"/>
    <w:rsid w:val="00B63166"/>
    <w:rsid w:val="00B63484"/>
    <w:rsid w:val="00B63B35"/>
    <w:rsid w:val="00B6444F"/>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2109"/>
    <w:rsid w:val="00B92798"/>
    <w:rsid w:val="00B92C93"/>
    <w:rsid w:val="00B93884"/>
    <w:rsid w:val="00B93DF5"/>
    <w:rsid w:val="00B93E8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C9E"/>
    <w:rsid w:val="00C00FF7"/>
    <w:rsid w:val="00C01400"/>
    <w:rsid w:val="00C018AA"/>
    <w:rsid w:val="00C01E5C"/>
    <w:rsid w:val="00C01EE0"/>
    <w:rsid w:val="00C02CCA"/>
    <w:rsid w:val="00C02CE3"/>
    <w:rsid w:val="00C03192"/>
    <w:rsid w:val="00C03BD6"/>
    <w:rsid w:val="00C03EC8"/>
    <w:rsid w:val="00C03F65"/>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CB6"/>
    <w:rsid w:val="00C15F8F"/>
    <w:rsid w:val="00C168DC"/>
    <w:rsid w:val="00C16D64"/>
    <w:rsid w:val="00C16DD9"/>
    <w:rsid w:val="00C16FA8"/>
    <w:rsid w:val="00C170A2"/>
    <w:rsid w:val="00C17D8E"/>
    <w:rsid w:val="00C2006A"/>
    <w:rsid w:val="00C202F1"/>
    <w:rsid w:val="00C21465"/>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D83"/>
    <w:rsid w:val="00C843B1"/>
    <w:rsid w:val="00C84EC7"/>
    <w:rsid w:val="00C851E2"/>
    <w:rsid w:val="00C85BB1"/>
    <w:rsid w:val="00C85D78"/>
    <w:rsid w:val="00C8608C"/>
    <w:rsid w:val="00C8648F"/>
    <w:rsid w:val="00C86982"/>
    <w:rsid w:val="00C87117"/>
    <w:rsid w:val="00C87492"/>
    <w:rsid w:val="00C87621"/>
    <w:rsid w:val="00C87625"/>
    <w:rsid w:val="00C90218"/>
    <w:rsid w:val="00C90376"/>
    <w:rsid w:val="00C908CC"/>
    <w:rsid w:val="00C917CF"/>
    <w:rsid w:val="00C925F1"/>
    <w:rsid w:val="00C927D9"/>
    <w:rsid w:val="00C93252"/>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618"/>
    <w:rsid w:val="00D01D25"/>
    <w:rsid w:val="00D01D81"/>
    <w:rsid w:val="00D02150"/>
    <w:rsid w:val="00D02170"/>
    <w:rsid w:val="00D02228"/>
    <w:rsid w:val="00D02618"/>
    <w:rsid w:val="00D02903"/>
    <w:rsid w:val="00D02B4E"/>
    <w:rsid w:val="00D0343E"/>
    <w:rsid w:val="00D03FE8"/>
    <w:rsid w:val="00D0431B"/>
    <w:rsid w:val="00D047E7"/>
    <w:rsid w:val="00D04892"/>
    <w:rsid w:val="00D04BDA"/>
    <w:rsid w:val="00D05014"/>
    <w:rsid w:val="00D05025"/>
    <w:rsid w:val="00D058A5"/>
    <w:rsid w:val="00D05D9F"/>
    <w:rsid w:val="00D060DD"/>
    <w:rsid w:val="00D06213"/>
    <w:rsid w:val="00D06A3E"/>
    <w:rsid w:val="00D075BF"/>
    <w:rsid w:val="00D07F3C"/>
    <w:rsid w:val="00D07F61"/>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5594"/>
    <w:rsid w:val="00D1561E"/>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978"/>
    <w:rsid w:val="00D56B5D"/>
    <w:rsid w:val="00D56C72"/>
    <w:rsid w:val="00D57753"/>
    <w:rsid w:val="00D57CEE"/>
    <w:rsid w:val="00D57D83"/>
    <w:rsid w:val="00D57D94"/>
    <w:rsid w:val="00D6082D"/>
    <w:rsid w:val="00D6137D"/>
    <w:rsid w:val="00D619FB"/>
    <w:rsid w:val="00D6229E"/>
    <w:rsid w:val="00D62494"/>
    <w:rsid w:val="00D62613"/>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7718"/>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B2"/>
    <w:rsid w:val="00D96F00"/>
    <w:rsid w:val="00D97036"/>
    <w:rsid w:val="00D974A0"/>
    <w:rsid w:val="00D97952"/>
    <w:rsid w:val="00D97D93"/>
    <w:rsid w:val="00DA0A03"/>
    <w:rsid w:val="00DA0FEB"/>
    <w:rsid w:val="00DA1854"/>
    <w:rsid w:val="00DA18C1"/>
    <w:rsid w:val="00DA1AFD"/>
    <w:rsid w:val="00DA1E2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C9D"/>
    <w:rsid w:val="00DB7DD2"/>
    <w:rsid w:val="00DC01ED"/>
    <w:rsid w:val="00DC06FC"/>
    <w:rsid w:val="00DC07E6"/>
    <w:rsid w:val="00DC0FA5"/>
    <w:rsid w:val="00DC10C5"/>
    <w:rsid w:val="00DC1189"/>
    <w:rsid w:val="00DC173F"/>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417"/>
    <w:rsid w:val="00DD1858"/>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33A"/>
    <w:rsid w:val="00DF14CB"/>
    <w:rsid w:val="00DF1DAD"/>
    <w:rsid w:val="00DF2114"/>
    <w:rsid w:val="00DF28D2"/>
    <w:rsid w:val="00DF35AB"/>
    <w:rsid w:val="00DF385A"/>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40CB"/>
    <w:rsid w:val="00E44217"/>
    <w:rsid w:val="00E44427"/>
    <w:rsid w:val="00E4477A"/>
    <w:rsid w:val="00E44B3D"/>
    <w:rsid w:val="00E44FBC"/>
    <w:rsid w:val="00E450FC"/>
    <w:rsid w:val="00E45B9D"/>
    <w:rsid w:val="00E45FDC"/>
    <w:rsid w:val="00E461A4"/>
    <w:rsid w:val="00E4626E"/>
    <w:rsid w:val="00E4629E"/>
    <w:rsid w:val="00E4640B"/>
    <w:rsid w:val="00E46F18"/>
    <w:rsid w:val="00E470AB"/>
    <w:rsid w:val="00E47654"/>
    <w:rsid w:val="00E47BFC"/>
    <w:rsid w:val="00E50896"/>
    <w:rsid w:val="00E51E67"/>
    <w:rsid w:val="00E51F08"/>
    <w:rsid w:val="00E52647"/>
    <w:rsid w:val="00E52F0D"/>
    <w:rsid w:val="00E5355B"/>
    <w:rsid w:val="00E5372D"/>
    <w:rsid w:val="00E545DB"/>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7C0F"/>
    <w:rsid w:val="00E77FD6"/>
    <w:rsid w:val="00E80F8D"/>
    <w:rsid w:val="00E813F1"/>
    <w:rsid w:val="00E81574"/>
    <w:rsid w:val="00E819A7"/>
    <w:rsid w:val="00E819CB"/>
    <w:rsid w:val="00E8330E"/>
    <w:rsid w:val="00E8339A"/>
    <w:rsid w:val="00E838A2"/>
    <w:rsid w:val="00E83BE1"/>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581D"/>
    <w:rsid w:val="00E95C10"/>
    <w:rsid w:val="00E9645E"/>
    <w:rsid w:val="00E96B9C"/>
    <w:rsid w:val="00E96FE6"/>
    <w:rsid w:val="00E9760F"/>
    <w:rsid w:val="00EA1221"/>
    <w:rsid w:val="00EA12AF"/>
    <w:rsid w:val="00EA16C4"/>
    <w:rsid w:val="00EA1F77"/>
    <w:rsid w:val="00EA24E3"/>
    <w:rsid w:val="00EA2BD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B0B9B"/>
    <w:rsid w:val="00EB0EE3"/>
    <w:rsid w:val="00EB0F12"/>
    <w:rsid w:val="00EB1056"/>
    <w:rsid w:val="00EB1192"/>
    <w:rsid w:val="00EB125D"/>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4098"/>
    <w:rsid w:val="00EF40B2"/>
    <w:rsid w:val="00EF464A"/>
    <w:rsid w:val="00EF47B4"/>
    <w:rsid w:val="00EF4B3D"/>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53F"/>
    <w:rsid w:val="00F065EE"/>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AB"/>
    <w:rsid w:val="00F57FA4"/>
    <w:rsid w:val="00F60297"/>
    <w:rsid w:val="00F60BE4"/>
    <w:rsid w:val="00F612B3"/>
    <w:rsid w:val="00F62259"/>
    <w:rsid w:val="00F62999"/>
    <w:rsid w:val="00F635B6"/>
    <w:rsid w:val="00F64ACF"/>
    <w:rsid w:val="00F64FFD"/>
    <w:rsid w:val="00F66329"/>
    <w:rsid w:val="00F6691B"/>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22DB"/>
    <w:rsid w:val="00F92B7F"/>
    <w:rsid w:val="00F92D72"/>
    <w:rsid w:val="00F934FF"/>
    <w:rsid w:val="00F935CA"/>
    <w:rsid w:val="00F938FD"/>
    <w:rsid w:val="00F93A68"/>
    <w:rsid w:val="00F948D6"/>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413A"/>
    <w:rsid w:val="00FA4158"/>
    <w:rsid w:val="00FA42D7"/>
    <w:rsid w:val="00FA5240"/>
    <w:rsid w:val="00FA554E"/>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D46"/>
    <w:rsid w:val="00FC5169"/>
    <w:rsid w:val="00FC52CC"/>
    <w:rsid w:val="00FC5884"/>
    <w:rsid w:val="00FC6167"/>
    <w:rsid w:val="00FC6612"/>
    <w:rsid w:val="00FC68C6"/>
    <w:rsid w:val="00FC6B39"/>
    <w:rsid w:val="00FC6DF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97C"/>
    <w:rsid w:val="00FE1023"/>
    <w:rsid w:val="00FE15FB"/>
    <w:rsid w:val="00FE3186"/>
    <w:rsid w:val="00FE32BB"/>
    <w:rsid w:val="00FE3B03"/>
    <w:rsid w:val="00FE3BF7"/>
    <w:rsid w:val="00FE49BB"/>
    <w:rsid w:val="00FE4B69"/>
    <w:rsid w:val="00FE4B83"/>
    <w:rsid w:val="00FE5020"/>
    <w:rsid w:val="00FE5A01"/>
    <w:rsid w:val="00FE5EB0"/>
    <w:rsid w:val="00FE5ECA"/>
    <w:rsid w:val="00FE6040"/>
    <w:rsid w:val="00FE614D"/>
    <w:rsid w:val="00FE625F"/>
    <w:rsid w:val="00FE6897"/>
    <w:rsid w:val="00FE693E"/>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TotalTime>
  <Pages>31</Pages>
  <Words>36897</Words>
  <Characters>210315</Characters>
  <Application>Microsoft Office Word</Application>
  <DocSecurity>0</DocSecurity>
  <Lines>1752</Lines>
  <Paragraphs>493</Paragraphs>
  <ScaleCrop>false</ScaleCrop>
  <Company/>
  <LinksUpToDate>false</LinksUpToDate>
  <CharactersWithSpaces>246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1859</cp:revision>
  <dcterms:created xsi:type="dcterms:W3CDTF">2022-11-19T16:04:00Z</dcterms:created>
  <dcterms:modified xsi:type="dcterms:W3CDTF">2023-04-3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